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0DF197B" w14:textId="77777777" w:rsidR="00A8393A" w:rsidRPr="007712E7" w:rsidRDefault="003D406F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Name of Student</w:t>
      </w:r>
    </w:p>
    <w:p w14:paraId="39E1786C" w14:textId="77777777" w:rsidR="00A8393A" w:rsidRPr="007712E7" w:rsidRDefault="00004668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14:paraId="19D5A113" w14:textId="77777777" w:rsidR="00A8393A" w:rsidRDefault="00004668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14:paraId="33912793" w14:textId="77777777" w:rsidR="00E732AD" w:rsidRDefault="003D406F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14:paraId="62A80BCA" w14:textId="77777777" w:rsidR="00A8393A" w:rsidRPr="00C44232" w:rsidRDefault="00C44232" w:rsidP="00C44232">
      <w:pPr>
        <w:spacing w:after="0" w:line="480" w:lineRule="auto"/>
        <w:ind w:left="2880" w:firstLine="720"/>
        <w:rPr>
          <w:rFonts w:ascii="Times New Roman" w:hAnsi="Times New Roman" w:cs="Times New Roman"/>
          <w:b/>
          <w:sz w:val="24"/>
          <w:szCs w:val="24"/>
        </w:rPr>
      </w:pPr>
      <w:r w:rsidRPr="00C44232">
        <w:rPr>
          <w:rFonts w:ascii="Times New Roman" w:hAnsi="Times New Roman" w:cs="Times New Roman"/>
          <w:b/>
          <w:sz w:val="24"/>
          <w:szCs w:val="24"/>
        </w:rPr>
        <w:t xml:space="preserve">Poverty in Society </w:t>
      </w:r>
    </w:p>
    <w:p w14:paraId="63D938F8" w14:textId="28EFF695" w:rsidR="003D406F" w:rsidRDefault="001C224F" w:rsidP="001C224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game I played offers an explicit illustration of the financial challenges faced by unemployed and working class to make both ends meet. </w:t>
      </w:r>
      <w:r w:rsidR="00471EA4">
        <w:rPr>
          <w:rFonts w:ascii="Times New Roman" w:hAnsi="Times New Roman" w:cs="Times New Roman"/>
          <w:sz w:val="24"/>
          <w:szCs w:val="24"/>
        </w:rPr>
        <w:t>I rejoiced playing the game as it felt almost realistic. I started with $1000 and then landed a job. I was astonished after observing the manner daily expenses eat up the budget.</w:t>
      </w:r>
      <w:r w:rsidR="00C6180D">
        <w:rPr>
          <w:rFonts w:ascii="Times New Roman" w:hAnsi="Times New Roman" w:cs="Times New Roman"/>
          <w:sz w:val="24"/>
          <w:szCs w:val="24"/>
        </w:rPr>
        <w:t xml:space="preserve"> I shall admit that I had to make unethical and radical choices to survive. </w:t>
      </w:r>
      <w:r w:rsidR="00282465">
        <w:rPr>
          <w:rFonts w:ascii="Times New Roman" w:hAnsi="Times New Roman" w:cs="Times New Roman"/>
          <w:sz w:val="24"/>
          <w:szCs w:val="24"/>
        </w:rPr>
        <w:t>In the</w:t>
      </w:r>
      <w:r w:rsidR="00C6180D">
        <w:rPr>
          <w:rFonts w:ascii="Times New Roman" w:hAnsi="Times New Roman" w:cs="Times New Roman"/>
          <w:sz w:val="24"/>
          <w:szCs w:val="24"/>
        </w:rPr>
        <w:t xml:space="preserve"> first attempt, I chose options which were not tight for budget and the budget ended on the 26</w:t>
      </w:r>
      <w:r w:rsidR="00C6180D" w:rsidRPr="00C6180D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C6180D">
        <w:rPr>
          <w:rFonts w:ascii="Times New Roman" w:hAnsi="Times New Roman" w:cs="Times New Roman"/>
          <w:sz w:val="24"/>
          <w:szCs w:val="24"/>
        </w:rPr>
        <w:t xml:space="preserve"> </w:t>
      </w:r>
      <w:r w:rsidR="00282465">
        <w:rPr>
          <w:rFonts w:ascii="Times New Roman" w:hAnsi="Times New Roman" w:cs="Times New Roman"/>
          <w:sz w:val="24"/>
          <w:szCs w:val="24"/>
        </w:rPr>
        <w:t>day of the month</w:t>
      </w:r>
      <w:r w:rsidR="00691FFD">
        <w:rPr>
          <w:rFonts w:ascii="Times New Roman" w:hAnsi="Times New Roman" w:cs="Times New Roman"/>
          <w:sz w:val="24"/>
          <w:szCs w:val="24"/>
        </w:rPr>
        <w:t xml:space="preserve"> </w:t>
      </w:r>
      <w:r w:rsidR="00691FFD">
        <w:rPr>
          <w:rFonts w:ascii="Times New Roman" w:hAnsi="Times New Roman" w:cs="Times New Roman"/>
          <w:sz w:val="24"/>
          <w:szCs w:val="24"/>
        </w:rPr>
        <w:fldChar w:fldCharType="begin"/>
      </w:r>
      <w:r w:rsidR="00691FF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3z3Pjheo","properties":{"formattedCitation":"({\\i{}SPENT})","plainCitation":"(SPENT)","noteIndex":0},"citationItems":[{"id":553,"uris":["http://zotero.org/users/local/yvjivw9i/items/CP4AW4MZ"],"uri":["http://zotero.org/users/local/yvjivw9i/items/CP4AW4MZ"],"itemData":{"id":553,"type":"webpage","title":"SPENT","abstract":"Think you’ll never have to ask for help? Here’s your chance to prove it.","URL":"http://playspent.org/flash/Share.php","language":"en","accessed":{"date-parts":[["2019",6,11]]}}}],"schema":"https://github.com/citation-style-language/schema/raw/master/csl-citation.json"} </w:instrText>
      </w:r>
      <w:r w:rsidR="00691FFD">
        <w:rPr>
          <w:rFonts w:ascii="Times New Roman" w:hAnsi="Times New Roman" w:cs="Times New Roman"/>
          <w:sz w:val="24"/>
          <w:szCs w:val="24"/>
        </w:rPr>
        <w:fldChar w:fldCharType="separate"/>
      </w:r>
      <w:r w:rsidR="00691FFD" w:rsidRPr="00691FFD">
        <w:rPr>
          <w:rFonts w:ascii="Times New Roman" w:hAnsi="Times New Roman" w:cs="Times New Roman"/>
          <w:sz w:val="24"/>
          <w:szCs w:val="24"/>
        </w:rPr>
        <w:t>(</w:t>
      </w:r>
      <w:r w:rsidR="00691FFD" w:rsidRPr="00691FFD">
        <w:rPr>
          <w:rFonts w:ascii="Times New Roman" w:hAnsi="Times New Roman" w:cs="Times New Roman"/>
          <w:i/>
          <w:iCs/>
          <w:sz w:val="24"/>
          <w:szCs w:val="24"/>
        </w:rPr>
        <w:t>SPENT</w:t>
      </w:r>
      <w:r w:rsidR="00691FFD" w:rsidRPr="00691FFD">
        <w:rPr>
          <w:rFonts w:ascii="Times New Roman" w:hAnsi="Times New Roman" w:cs="Times New Roman"/>
          <w:sz w:val="24"/>
          <w:szCs w:val="24"/>
        </w:rPr>
        <w:t>)</w:t>
      </w:r>
      <w:r w:rsidR="00691FFD">
        <w:rPr>
          <w:rFonts w:ascii="Times New Roman" w:hAnsi="Times New Roman" w:cs="Times New Roman"/>
          <w:sz w:val="24"/>
          <w:szCs w:val="24"/>
        </w:rPr>
        <w:fldChar w:fldCharType="end"/>
      </w:r>
      <w:r w:rsidR="00282465">
        <w:rPr>
          <w:rFonts w:ascii="Times New Roman" w:hAnsi="Times New Roman" w:cs="Times New Roman"/>
          <w:sz w:val="24"/>
          <w:szCs w:val="24"/>
        </w:rPr>
        <w:t xml:space="preserve">. Afterwards, the options I chose were carefully </w:t>
      </w:r>
      <w:r w:rsidR="00E606F7">
        <w:rPr>
          <w:rFonts w:ascii="Times New Roman" w:hAnsi="Times New Roman" w:cs="Times New Roman"/>
          <w:sz w:val="24"/>
          <w:szCs w:val="24"/>
        </w:rPr>
        <w:t xml:space="preserve">selected </w:t>
      </w:r>
      <w:r w:rsidR="00282465">
        <w:rPr>
          <w:rFonts w:ascii="Times New Roman" w:hAnsi="Times New Roman" w:cs="Times New Roman"/>
          <w:sz w:val="24"/>
          <w:szCs w:val="24"/>
        </w:rPr>
        <w:t>keeping in</w:t>
      </w:r>
      <w:r w:rsidR="0021678C">
        <w:rPr>
          <w:rFonts w:ascii="Times New Roman" w:hAnsi="Times New Roman" w:cs="Times New Roman"/>
          <w:sz w:val="24"/>
          <w:szCs w:val="24"/>
        </w:rPr>
        <w:t xml:space="preserve"> view the scarce amount of money.</w:t>
      </w:r>
      <w:r w:rsidR="00D73CE9">
        <w:rPr>
          <w:rFonts w:ascii="Times New Roman" w:hAnsi="Times New Roman" w:cs="Times New Roman"/>
          <w:sz w:val="24"/>
          <w:szCs w:val="24"/>
        </w:rPr>
        <w:t xml:space="preserve"> For instance, I did not report to employer about a thing I broke as it would cost me money.</w:t>
      </w:r>
    </w:p>
    <w:p w14:paraId="1F6B7436" w14:textId="77777777" w:rsidR="00872236" w:rsidRDefault="00872236" w:rsidP="001C224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sides, I failed to give any money or present to my child on occasion of his birthday.</w:t>
      </w:r>
      <w:r w:rsidR="00E07766">
        <w:rPr>
          <w:rFonts w:ascii="Times New Roman" w:hAnsi="Times New Roman" w:cs="Times New Roman"/>
          <w:sz w:val="24"/>
          <w:szCs w:val="24"/>
        </w:rPr>
        <w:t xml:space="preserve"> I had to act as if I was deprived of fundamental necessities of </w:t>
      </w:r>
      <w:r w:rsidR="007A6ABE">
        <w:rPr>
          <w:rFonts w:ascii="Times New Roman" w:hAnsi="Times New Roman" w:cs="Times New Roman"/>
          <w:sz w:val="24"/>
          <w:szCs w:val="24"/>
        </w:rPr>
        <w:t>visiting a</w:t>
      </w:r>
      <w:r w:rsidR="00E07766">
        <w:rPr>
          <w:rFonts w:ascii="Times New Roman" w:hAnsi="Times New Roman" w:cs="Times New Roman"/>
          <w:sz w:val="24"/>
          <w:szCs w:val="24"/>
        </w:rPr>
        <w:t xml:space="preserve"> doctor or paying the rent or bill.</w:t>
      </w:r>
      <w:r w:rsidR="007A6ABE">
        <w:rPr>
          <w:rFonts w:ascii="Times New Roman" w:hAnsi="Times New Roman" w:cs="Times New Roman"/>
          <w:sz w:val="24"/>
          <w:szCs w:val="24"/>
        </w:rPr>
        <w:t xml:space="preserve"> These choices made me survive but again these choices hardly make b</w:t>
      </w:r>
      <w:r w:rsidR="003F1BB3">
        <w:rPr>
          <w:rFonts w:ascii="Times New Roman" w:hAnsi="Times New Roman" w:cs="Times New Roman"/>
          <w:sz w:val="24"/>
          <w:szCs w:val="24"/>
        </w:rPr>
        <w:t>oth end meets. A person has to face challenges and must have a big heart to survive in these circumstances with the family.</w:t>
      </w:r>
      <w:r w:rsidR="00AE0F0E">
        <w:rPr>
          <w:rFonts w:ascii="Times New Roman" w:hAnsi="Times New Roman" w:cs="Times New Roman"/>
          <w:sz w:val="24"/>
          <w:szCs w:val="24"/>
        </w:rPr>
        <w:t xml:space="preserve"> I shall mention an intriguing aspect as </w:t>
      </w:r>
      <w:r w:rsidR="00D71C8E">
        <w:rPr>
          <w:rFonts w:ascii="Times New Roman" w:hAnsi="Times New Roman" w:cs="Times New Roman"/>
          <w:sz w:val="24"/>
          <w:szCs w:val="24"/>
        </w:rPr>
        <w:t xml:space="preserve">I did </w:t>
      </w:r>
      <w:r w:rsidR="00DD0722">
        <w:rPr>
          <w:rFonts w:ascii="Times New Roman" w:hAnsi="Times New Roman" w:cs="Times New Roman"/>
          <w:sz w:val="24"/>
          <w:szCs w:val="24"/>
        </w:rPr>
        <w:t>not know</w:t>
      </w:r>
      <w:r w:rsidR="00EF795B">
        <w:rPr>
          <w:rFonts w:ascii="Times New Roman" w:hAnsi="Times New Roman" w:cs="Times New Roman"/>
          <w:sz w:val="24"/>
          <w:szCs w:val="24"/>
        </w:rPr>
        <w:t xml:space="preserve"> the way budget is managed to survive the month.</w:t>
      </w:r>
      <w:r w:rsidR="00CB5328">
        <w:rPr>
          <w:rFonts w:ascii="Times New Roman" w:hAnsi="Times New Roman" w:cs="Times New Roman"/>
          <w:sz w:val="24"/>
          <w:szCs w:val="24"/>
        </w:rPr>
        <w:t xml:space="preserve"> The unemployed people </w:t>
      </w:r>
      <w:r w:rsidR="00DE7443">
        <w:rPr>
          <w:rFonts w:ascii="Times New Roman" w:hAnsi="Times New Roman" w:cs="Times New Roman"/>
          <w:sz w:val="24"/>
          <w:szCs w:val="24"/>
        </w:rPr>
        <w:t xml:space="preserve">must be faced with detrimental </w:t>
      </w:r>
      <w:r w:rsidR="008F26EE">
        <w:rPr>
          <w:rFonts w:ascii="Times New Roman" w:hAnsi="Times New Roman" w:cs="Times New Roman"/>
          <w:sz w:val="24"/>
          <w:szCs w:val="24"/>
        </w:rPr>
        <w:t>consequenc</w:t>
      </w:r>
      <w:r w:rsidR="000E74A6">
        <w:rPr>
          <w:rFonts w:ascii="Times New Roman" w:hAnsi="Times New Roman" w:cs="Times New Roman"/>
          <w:sz w:val="24"/>
          <w:szCs w:val="24"/>
        </w:rPr>
        <w:t xml:space="preserve">es. Health and education would have been far from their reach </w:t>
      </w:r>
      <w:r w:rsidR="00A13A23">
        <w:rPr>
          <w:rFonts w:ascii="Times New Roman" w:hAnsi="Times New Roman" w:cs="Times New Roman"/>
          <w:sz w:val="24"/>
          <w:szCs w:val="24"/>
        </w:rPr>
        <w:t>and would seek assistance of others to make both end meets.</w:t>
      </w:r>
      <w:r w:rsidR="00C5391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053BD00" w14:textId="77777777" w:rsidR="00E606F7" w:rsidRDefault="00E606F7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99EFA18" w14:textId="77777777" w:rsidR="00E606F7" w:rsidRDefault="00E606F7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8560797" w14:textId="2786635F" w:rsidR="003D406F" w:rsidRPr="00695C99" w:rsidRDefault="00C5391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95C99">
        <w:rPr>
          <w:rFonts w:ascii="Times New Roman" w:hAnsi="Times New Roman" w:cs="Times New Roman"/>
          <w:b/>
          <w:sz w:val="24"/>
          <w:szCs w:val="24"/>
        </w:rPr>
        <w:lastRenderedPageBreak/>
        <w:t>Association of Poverty with Social Problems</w:t>
      </w:r>
    </w:p>
    <w:p w14:paraId="176E331B" w14:textId="77777777" w:rsidR="003D406F" w:rsidRDefault="00695C99" w:rsidP="00695C9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rrefutably, poverty is the root cause of social menaces. There exist many instances which offer the evidence as unemployed or poor person will be urged to commit crimes to survive. The</w:t>
      </w:r>
      <w:r w:rsidR="00A454F6">
        <w:rPr>
          <w:rFonts w:ascii="Times New Roman" w:hAnsi="Times New Roman" w:cs="Times New Roman"/>
          <w:sz w:val="24"/>
          <w:szCs w:val="24"/>
        </w:rPr>
        <w:t xml:space="preserve">ft is on the top of the </w:t>
      </w:r>
      <w:r w:rsidR="00936246">
        <w:rPr>
          <w:rFonts w:ascii="Times New Roman" w:hAnsi="Times New Roman" w:cs="Times New Roman"/>
          <w:sz w:val="24"/>
          <w:szCs w:val="24"/>
        </w:rPr>
        <w:t>list among other social menaces.</w:t>
      </w:r>
      <w:r w:rsidR="004A30CE">
        <w:rPr>
          <w:rFonts w:ascii="Times New Roman" w:hAnsi="Times New Roman" w:cs="Times New Roman"/>
          <w:sz w:val="24"/>
          <w:szCs w:val="24"/>
        </w:rPr>
        <w:t xml:space="preserve"> The unequal distribution of wealth causes deprived communities t</w:t>
      </w:r>
      <w:r w:rsidR="002B18B3">
        <w:rPr>
          <w:rFonts w:ascii="Times New Roman" w:hAnsi="Times New Roman" w:cs="Times New Roman"/>
          <w:sz w:val="24"/>
          <w:szCs w:val="24"/>
        </w:rPr>
        <w:t xml:space="preserve">o take radical </w:t>
      </w:r>
      <w:r w:rsidR="00217693">
        <w:rPr>
          <w:rFonts w:ascii="Times New Roman" w:hAnsi="Times New Roman" w:cs="Times New Roman"/>
          <w:sz w:val="24"/>
          <w:szCs w:val="24"/>
        </w:rPr>
        <w:t>and forced steps to</w:t>
      </w:r>
      <w:r w:rsidR="00C15CFA">
        <w:rPr>
          <w:rFonts w:ascii="Times New Roman" w:hAnsi="Times New Roman" w:cs="Times New Roman"/>
          <w:sz w:val="24"/>
          <w:szCs w:val="24"/>
        </w:rPr>
        <w:t xml:space="preserve"> </w:t>
      </w:r>
      <w:r w:rsidR="00C81D7E">
        <w:rPr>
          <w:rFonts w:ascii="Times New Roman" w:hAnsi="Times New Roman" w:cs="Times New Roman"/>
          <w:sz w:val="24"/>
          <w:szCs w:val="24"/>
        </w:rPr>
        <w:t xml:space="preserve">survive </w:t>
      </w:r>
      <w:r w:rsidR="00101D33">
        <w:rPr>
          <w:rFonts w:ascii="Times New Roman" w:hAnsi="Times New Roman" w:cs="Times New Roman"/>
          <w:sz w:val="24"/>
          <w:szCs w:val="24"/>
        </w:rPr>
        <w:t>in society.</w:t>
      </w:r>
      <w:r w:rsidR="00763092">
        <w:rPr>
          <w:rFonts w:ascii="Times New Roman" w:hAnsi="Times New Roman" w:cs="Times New Roman"/>
          <w:sz w:val="24"/>
          <w:szCs w:val="24"/>
        </w:rPr>
        <w:t xml:space="preserve"> Conseque</w:t>
      </w:r>
      <w:r w:rsidR="00057366">
        <w:rPr>
          <w:rFonts w:ascii="Times New Roman" w:hAnsi="Times New Roman" w:cs="Times New Roman"/>
          <w:sz w:val="24"/>
          <w:szCs w:val="24"/>
        </w:rPr>
        <w:t xml:space="preserve">ntly, evasion, deprivation, guilt and </w:t>
      </w:r>
      <w:r w:rsidR="00694932">
        <w:rPr>
          <w:rFonts w:ascii="Times New Roman" w:hAnsi="Times New Roman" w:cs="Times New Roman"/>
          <w:sz w:val="24"/>
          <w:szCs w:val="24"/>
        </w:rPr>
        <w:t>other factors give birth to several other social issues and crime.</w:t>
      </w:r>
      <w:r w:rsidR="000C7F3B">
        <w:rPr>
          <w:rFonts w:ascii="Times New Roman" w:hAnsi="Times New Roman" w:cs="Times New Roman"/>
          <w:sz w:val="24"/>
          <w:szCs w:val="24"/>
        </w:rPr>
        <w:t xml:space="preserve"> A </w:t>
      </w:r>
      <w:r w:rsidR="00BE54AA">
        <w:rPr>
          <w:rFonts w:ascii="Times New Roman" w:hAnsi="Times New Roman" w:cs="Times New Roman"/>
          <w:sz w:val="24"/>
          <w:szCs w:val="24"/>
        </w:rPr>
        <w:t xml:space="preserve">critical aspect </w:t>
      </w:r>
      <w:r w:rsidR="00462602">
        <w:rPr>
          <w:rFonts w:ascii="Times New Roman" w:hAnsi="Times New Roman" w:cs="Times New Roman"/>
          <w:sz w:val="24"/>
          <w:szCs w:val="24"/>
        </w:rPr>
        <w:t>is the existence of chronic disease because of inaccessibility to clean water and healthy diet.</w:t>
      </w:r>
      <w:r w:rsidR="001274F8">
        <w:rPr>
          <w:rFonts w:ascii="Times New Roman" w:hAnsi="Times New Roman" w:cs="Times New Roman"/>
          <w:sz w:val="24"/>
          <w:szCs w:val="24"/>
        </w:rPr>
        <w:t xml:space="preserve"> </w:t>
      </w:r>
      <w:r w:rsidR="004B530D">
        <w:rPr>
          <w:rFonts w:ascii="Times New Roman" w:hAnsi="Times New Roman" w:cs="Times New Roman"/>
          <w:sz w:val="24"/>
          <w:szCs w:val="24"/>
        </w:rPr>
        <w:t>Filthy</w:t>
      </w:r>
      <w:r w:rsidR="001274F8">
        <w:rPr>
          <w:rFonts w:ascii="Times New Roman" w:hAnsi="Times New Roman" w:cs="Times New Roman"/>
          <w:sz w:val="24"/>
          <w:szCs w:val="24"/>
        </w:rPr>
        <w:t xml:space="preserve"> o</w:t>
      </w:r>
      <w:r w:rsidR="0022215D">
        <w:rPr>
          <w:rFonts w:ascii="Times New Roman" w:hAnsi="Times New Roman" w:cs="Times New Roman"/>
          <w:sz w:val="24"/>
          <w:szCs w:val="24"/>
        </w:rPr>
        <w:t xml:space="preserve">r infected places add to </w:t>
      </w:r>
      <w:r w:rsidR="00576E1C">
        <w:rPr>
          <w:rFonts w:ascii="Times New Roman" w:hAnsi="Times New Roman" w:cs="Times New Roman"/>
          <w:sz w:val="24"/>
          <w:szCs w:val="24"/>
        </w:rPr>
        <w:t xml:space="preserve">increase </w:t>
      </w:r>
      <w:r w:rsidR="0022215D">
        <w:rPr>
          <w:rFonts w:ascii="Times New Roman" w:hAnsi="Times New Roman" w:cs="Times New Roman"/>
          <w:sz w:val="24"/>
          <w:szCs w:val="24"/>
        </w:rPr>
        <w:t>rate</w:t>
      </w:r>
      <w:r w:rsidR="00576E1C">
        <w:rPr>
          <w:rFonts w:ascii="Times New Roman" w:hAnsi="Times New Roman" w:cs="Times New Roman"/>
          <w:sz w:val="24"/>
          <w:szCs w:val="24"/>
        </w:rPr>
        <w:t xml:space="preserve"> of</w:t>
      </w:r>
      <w:r w:rsidR="0022215D">
        <w:rPr>
          <w:rFonts w:ascii="Times New Roman" w:hAnsi="Times New Roman" w:cs="Times New Roman"/>
          <w:sz w:val="24"/>
          <w:szCs w:val="24"/>
        </w:rPr>
        <w:t xml:space="preserve"> </w:t>
      </w:r>
      <w:r w:rsidR="001274F8">
        <w:rPr>
          <w:rFonts w:ascii="Times New Roman" w:hAnsi="Times New Roman" w:cs="Times New Roman"/>
          <w:sz w:val="24"/>
          <w:szCs w:val="24"/>
        </w:rPr>
        <w:t xml:space="preserve">diseases and especially </w:t>
      </w:r>
      <w:r w:rsidR="004B530D">
        <w:rPr>
          <w:rFonts w:ascii="Times New Roman" w:hAnsi="Times New Roman" w:cs="Times New Roman"/>
          <w:sz w:val="24"/>
          <w:szCs w:val="24"/>
        </w:rPr>
        <w:t>enhance child</w:t>
      </w:r>
      <w:r w:rsidR="001274F8">
        <w:rPr>
          <w:rFonts w:ascii="Times New Roman" w:hAnsi="Times New Roman" w:cs="Times New Roman"/>
          <w:sz w:val="24"/>
          <w:szCs w:val="24"/>
        </w:rPr>
        <w:t xml:space="preserve"> poverty</w:t>
      </w:r>
      <w:r w:rsidR="00691FFD">
        <w:rPr>
          <w:rFonts w:ascii="Times New Roman" w:hAnsi="Times New Roman" w:cs="Times New Roman"/>
          <w:sz w:val="24"/>
          <w:szCs w:val="24"/>
        </w:rPr>
        <w:t xml:space="preserve"> </w:t>
      </w:r>
      <w:r w:rsidR="00691FFD">
        <w:rPr>
          <w:rFonts w:ascii="Times New Roman" w:hAnsi="Times New Roman" w:cs="Times New Roman"/>
          <w:sz w:val="24"/>
          <w:szCs w:val="24"/>
        </w:rPr>
        <w:fldChar w:fldCharType="begin"/>
      </w:r>
      <w:r w:rsidR="00691FF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56mopmj","properties":{"formattedCitation":"(Project)","plainCitation":"(Project)","noteIndex":0},"citationItems":[{"id":555,"uris":["http://zotero.org/users/local/yvjivw9i/items/HAVKGPRC"],"uri":["http://zotero.org/users/local/yvjivw9i/items/HAVKGPRC"],"itemData":{"id":555,"type":"webpage","title":"Impact of Poverty on the Society","container-title":"The Borgen Project","abstract":"The effects of poverty on society are detrimental. Its influence on the economy, child development, health, and violence produce destabilizing and dangerous conditions and further propagate its cyclical nature.","URL":"https://borgenproject.org/how-poverty-effects-society-children-and-violence/","language":"en-US","author":[{"family":"Project","given":"Borgen"}],"issued":{"date-parts":[["2016",8,3]]},"accessed":{"date-parts":[["2019",6,11]]}}}],"schema":"https://github.com/citation-style-language/schema/raw/master/csl-citation.json"} </w:instrText>
      </w:r>
      <w:r w:rsidR="00691FFD">
        <w:rPr>
          <w:rFonts w:ascii="Times New Roman" w:hAnsi="Times New Roman" w:cs="Times New Roman"/>
          <w:sz w:val="24"/>
          <w:szCs w:val="24"/>
        </w:rPr>
        <w:fldChar w:fldCharType="separate"/>
      </w:r>
      <w:r w:rsidR="00691FFD" w:rsidRPr="00691FFD">
        <w:rPr>
          <w:rFonts w:ascii="Times New Roman" w:hAnsi="Times New Roman" w:cs="Times New Roman"/>
          <w:sz w:val="24"/>
        </w:rPr>
        <w:t>(Project)</w:t>
      </w:r>
      <w:r w:rsidR="00691FFD">
        <w:rPr>
          <w:rFonts w:ascii="Times New Roman" w:hAnsi="Times New Roman" w:cs="Times New Roman"/>
          <w:sz w:val="24"/>
          <w:szCs w:val="24"/>
        </w:rPr>
        <w:fldChar w:fldCharType="end"/>
      </w:r>
      <w:r w:rsidR="001274F8">
        <w:rPr>
          <w:rFonts w:ascii="Times New Roman" w:hAnsi="Times New Roman" w:cs="Times New Roman"/>
          <w:sz w:val="24"/>
          <w:szCs w:val="24"/>
        </w:rPr>
        <w:t>.</w:t>
      </w:r>
      <w:r w:rsidR="004B530D">
        <w:rPr>
          <w:rFonts w:ascii="Times New Roman" w:hAnsi="Times New Roman" w:cs="Times New Roman"/>
          <w:sz w:val="24"/>
          <w:szCs w:val="24"/>
        </w:rPr>
        <w:t xml:space="preserve"> </w:t>
      </w:r>
      <w:r w:rsidR="00160145">
        <w:rPr>
          <w:rFonts w:ascii="Times New Roman" w:hAnsi="Times New Roman" w:cs="Times New Roman"/>
          <w:sz w:val="24"/>
          <w:szCs w:val="24"/>
        </w:rPr>
        <w:t>These are the two prominent perils instigated by povert</w:t>
      </w:r>
      <w:r w:rsidR="00AB06F9">
        <w:rPr>
          <w:rFonts w:ascii="Times New Roman" w:hAnsi="Times New Roman" w:cs="Times New Roman"/>
          <w:sz w:val="24"/>
          <w:szCs w:val="24"/>
        </w:rPr>
        <w:t>y but there exist several other</w:t>
      </w:r>
      <w:r w:rsidR="00F000B9">
        <w:rPr>
          <w:rFonts w:ascii="Times New Roman" w:hAnsi="Times New Roman" w:cs="Times New Roman"/>
          <w:sz w:val="24"/>
          <w:szCs w:val="24"/>
        </w:rPr>
        <w:t xml:space="preserve"> </w:t>
      </w:r>
      <w:r w:rsidR="005F06FE">
        <w:rPr>
          <w:rFonts w:ascii="Times New Roman" w:hAnsi="Times New Roman" w:cs="Times New Roman"/>
          <w:sz w:val="24"/>
          <w:szCs w:val="24"/>
        </w:rPr>
        <w:t>threats as well.</w:t>
      </w:r>
      <w:r w:rsidR="00B662F1">
        <w:rPr>
          <w:rFonts w:ascii="Times New Roman" w:hAnsi="Times New Roman" w:cs="Times New Roman"/>
          <w:sz w:val="24"/>
          <w:szCs w:val="24"/>
        </w:rPr>
        <w:t xml:space="preserve"> </w:t>
      </w:r>
      <w:r w:rsidR="0077251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AB4109" w14:textId="77777777" w:rsidR="003D406F" w:rsidRPr="00B662F1" w:rsidRDefault="00B662F1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662F1">
        <w:rPr>
          <w:rFonts w:ascii="Times New Roman" w:hAnsi="Times New Roman" w:cs="Times New Roman"/>
          <w:b/>
          <w:sz w:val="24"/>
          <w:szCs w:val="24"/>
        </w:rPr>
        <w:t>Conflict Theory</w:t>
      </w:r>
    </w:p>
    <w:p w14:paraId="39EAF93F" w14:textId="414B8BDF" w:rsidR="00607FCC" w:rsidRDefault="00B662F1" w:rsidP="00B662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arl Max stipulated the conflict theory tha</w:t>
      </w:r>
      <w:r w:rsidR="00D93170">
        <w:rPr>
          <w:rFonts w:ascii="Times New Roman" w:hAnsi="Times New Roman" w:cs="Times New Roman"/>
          <w:sz w:val="24"/>
          <w:szCs w:val="24"/>
        </w:rPr>
        <w:t>t focuses on the persistent state of conflict caused by the lack of abundant resources.</w:t>
      </w:r>
      <w:r w:rsidR="008F7EAD">
        <w:t xml:space="preserve"> </w:t>
      </w:r>
      <w:r w:rsidR="008F7EAD">
        <w:rPr>
          <w:rFonts w:ascii="Times New Roman" w:hAnsi="Times New Roman" w:cs="Times New Roman"/>
          <w:sz w:val="24"/>
          <w:szCs w:val="24"/>
        </w:rPr>
        <w:t xml:space="preserve">It </w:t>
      </w:r>
      <w:r w:rsidR="00E606F7">
        <w:rPr>
          <w:rFonts w:ascii="Times New Roman" w:hAnsi="Times New Roman" w:cs="Times New Roman"/>
          <w:sz w:val="24"/>
          <w:szCs w:val="24"/>
        </w:rPr>
        <w:t>postulates</w:t>
      </w:r>
      <w:r w:rsidR="008F7EAD">
        <w:rPr>
          <w:rFonts w:ascii="Times New Roman" w:hAnsi="Times New Roman" w:cs="Times New Roman"/>
          <w:sz w:val="24"/>
          <w:szCs w:val="24"/>
        </w:rPr>
        <w:t xml:space="preserve"> that social order is preserved by power and domination instead of </w:t>
      </w:r>
      <w:r w:rsidR="00BF7C30">
        <w:rPr>
          <w:rFonts w:ascii="Times New Roman" w:hAnsi="Times New Roman" w:cs="Times New Roman"/>
          <w:sz w:val="24"/>
          <w:szCs w:val="24"/>
        </w:rPr>
        <w:t>conformity and consensus.</w:t>
      </w:r>
      <w:r w:rsidR="00AA60AE">
        <w:rPr>
          <w:rFonts w:ascii="Times New Roman" w:hAnsi="Times New Roman" w:cs="Times New Roman"/>
          <w:sz w:val="24"/>
          <w:szCs w:val="24"/>
        </w:rPr>
        <w:t xml:space="preserve"> It explains poverty </w:t>
      </w:r>
      <w:r w:rsidR="008F3AAF">
        <w:rPr>
          <w:rFonts w:ascii="Times New Roman" w:hAnsi="Times New Roman" w:cs="Times New Roman"/>
          <w:sz w:val="24"/>
          <w:szCs w:val="24"/>
        </w:rPr>
        <w:t xml:space="preserve">as communities possessing wealth </w:t>
      </w:r>
      <w:r w:rsidR="005B6A06">
        <w:rPr>
          <w:rFonts w:ascii="Times New Roman" w:hAnsi="Times New Roman" w:cs="Times New Roman"/>
          <w:sz w:val="24"/>
          <w:szCs w:val="24"/>
        </w:rPr>
        <w:t>and power will not let it go and thus seek means to oppress helpless and poor.</w:t>
      </w:r>
      <w:r w:rsidR="003B1E10">
        <w:rPr>
          <w:rFonts w:ascii="Times New Roman" w:hAnsi="Times New Roman" w:cs="Times New Roman"/>
          <w:sz w:val="24"/>
          <w:szCs w:val="24"/>
        </w:rPr>
        <w:t xml:space="preserve"> It</w:t>
      </w:r>
      <w:r w:rsidR="00712D73">
        <w:rPr>
          <w:rFonts w:ascii="Times New Roman" w:hAnsi="Times New Roman" w:cs="Times New Roman"/>
          <w:sz w:val="24"/>
          <w:szCs w:val="24"/>
        </w:rPr>
        <w:t xml:space="preserve"> is the leading cause of poverty in the </w:t>
      </w:r>
      <w:r w:rsidR="00091270">
        <w:rPr>
          <w:rFonts w:ascii="Times New Roman" w:hAnsi="Times New Roman" w:cs="Times New Roman"/>
          <w:sz w:val="24"/>
          <w:szCs w:val="24"/>
        </w:rPr>
        <w:t>society</w:t>
      </w:r>
      <w:r w:rsidR="00712D73">
        <w:rPr>
          <w:rFonts w:ascii="Times New Roman" w:hAnsi="Times New Roman" w:cs="Times New Roman"/>
          <w:sz w:val="24"/>
          <w:szCs w:val="24"/>
        </w:rPr>
        <w:t xml:space="preserve"> </w:t>
      </w:r>
      <w:r w:rsidR="00091270">
        <w:rPr>
          <w:rFonts w:ascii="Times New Roman" w:hAnsi="Times New Roman" w:cs="Times New Roman"/>
          <w:sz w:val="24"/>
          <w:szCs w:val="24"/>
        </w:rPr>
        <w:t>a</w:t>
      </w:r>
      <w:r w:rsidR="00712D73">
        <w:rPr>
          <w:rFonts w:ascii="Times New Roman" w:hAnsi="Times New Roman" w:cs="Times New Roman"/>
          <w:sz w:val="24"/>
          <w:szCs w:val="24"/>
        </w:rPr>
        <w:t xml:space="preserve">s per the conflict </w:t>
      </w:r>
      <w:r w:rsidR="00821F70">
        <w:rPr>
          <w:rFonts w:ascii="Times New Roman" w:hAnsi="Times New Roman" w:cs="Times New Roman"/>
          <w:sz w:val="24"/>
          <w:szCs w:val="24"/>
        </w:rPr>
        <w:t>perspective</w:t>
      </w:r>
      <w:r w:rsidR="00712D73">
        <w:rPr>
          <w:rFonts w:ascii="Times New Roman" w:hAnsi="Times New Roman" w:cs="Times New Roman"/>
          <w:sz w:val="24"/>
          <w:szCs w:val="24"/>
        </w:rPr>
        <w:t>.</w:t>
      </w:r>
      <w:r w:rsidR="00821F70">
        <w:rPr>
          <w:rFonts w:ascii="Times New Roman" w:hAnsi="Times New Roman" w:cs="Times New Roman"/>
          <w:sz w:val="24"/>
          <w:szCs w:val="24"/>
        </w:rPr>
        <w:t xml:space="preserve"> </w:t>
      </w:r>
      <w:r w:rsidR="006224AD">
        <w:rPr>
          <w:rFonts w:ascii="Times New Roman" w:hAnsi="Times New Roman" w:cs="Times New Roman"/>
          <w:sz w:val="24"/>
          <w:szCs w:val="24"/>
        </w:rPr>
        <w:t>The ruling clas</w:t>
      </w:r>
      <w:r w:rsidR="00B334DF">
        <w:rPr>
          <w:rFonts w:ascii="Times New Roman" w:hAnsi="Times New Roman" w:cs="Times New Roman"/>
          <w:sz w:val="24"/>
          <w:szCs w:val="24"/>
        </w:rPr>
        <w:t xml:space="preserve">s is responsible </w:t>
      </w:r>
      <w:r w:rsidR="00C74F5F">
        <w:rPr>
          <w:rFonts w:ascii="Times New Roman" w:hAnsi="Times New Roman" w:cs="Times New Roman"/>
          <w:sz w:val="24"/>
          <w:szCs w:val="24"/>
        </w:rPr>
        <w:t xml:space="preserve">for widespread poverty </w:t>
      </w:r>
      <w:r w:rsidR="00EF5DC1">
        <w:rPr>
          <w:rFonts w:ascii="Times New Roman" w:hAnsi="Times New Roman" w:cs="Times New Roman"/>
          <w:sz w:val="24"/>
          <w:szCs w:val="24"/>
        </w:rPr>
        <w:t>and lac</w:t>
      </w:r>
      <w:r w:rsidR="002971C2">
        <w:rPr>
          <w:rFonts w:ascii="Times New Roman" w:hAnsi="Times New Roman" w:cs="Times New Roman"/>
          <w:sz w:val="24"/>
          <w:szCs w:val="24"/>
        </w:rPr>
        <w:t>k</w:t>
      </w:r>
      <w:r w:rsidR="00131881">
        <w:rPr>
          <w:rFonts w:ascii="Times New Roman" w:hAnsi="Times New Roman" w:cs="Times New Roman"/>
          <w:sz w:val="24"/>
          <w:szCs w:val="24"/>
        </w:rPr>
        <w:t xml:space="preserve"> </w:t>
      </w:r>
      <w:r w:rsidR="003C29CE">
        <w:rPr>
          <w:rFonts w:ascii="Times New Roman" w:hAnsi="Times New Roman" w:cs="Times New Roman"/>
          <w:sz w:val="24"/>
          <w:szCs w:val="24"/>
        </w:rPr>
        <w:t xml:space="preserve">of resources. As per Karl Max, </w:t>
      </w:r>
      <w:r w:rsidR="002971C2">
        <w:rPr>
          <w:rFonts w:ascii="Times New Roman" w:hAnsi="Times New Roman" w:cs="Times New Roman"/>
          <w:sz w:val="24"/>
          <w:szCs w:val="24"/>
        </w:rPr>
        <w:t xml:space="preserve">society </w:t>
      </w:r>
      <w:r w:rsidR="002904F1">
        <w:rPr>
          <w:rFonts w:ascii="Times New Roman" w:hAnsi="Times New Roman" w:cs="Times New Roman"/>
          <w:sz w:val="24"/>
          <w:szCs w:val="24"/>
        </w:rPr>
        <w:t>is</w:t>
      </w:r>
      <w:r w:rsidR="002971C2">
        <w:rPr>
          <w:rFonts w:ascii="Times New Roman" w:hAnsi="Times New Roman" w:cs="Times New Roman"/>
          <w:sz w:val="24"/>
          <w:szCs w:val="24"/>
        </w:rPr>
        <w:t xml:space="preserve"> categorized into </w:t>
      </w:r>
      <w:r w:rsidR="002904F1">
        <w:rPr>
          <w:rFonts w:ascii="Times New Roman" w:hAnsi="Times New Roman" w:cs="Times New Roman"/>
          <w:sz w:val="24"/>
          <w:szCs w:val="24"/>
        </w:rPr>
        <w:t>different</w:t>
      </w:r>
      <w:r w:rsidR="002971C2">
        <w:rPr>
          <w:rFonts w:ascii="Times New Roman" w:hAnsi="Times New Roman" w:cs="Times New Roman"/>
          <w:sz w:val="24"/>
          <w:szCs w:val="24"/>
        </w:rPr>
        <w:t xml:space="preserve"> chunk</w:t>
      </w:r>
      <w:r w:rsidR="002904F1">
        <w:rPr>
          <w:rFonts w:ascii="Times New Roman" w:hAnsi="Times New Roman" w:cs="Times New Roman"/>
          <w:sz w:val="24"/>
          <w:szCs w:val="24"/>
        </w:rPr>
        <w:t>s</w:t>
      </w:r>
      <w:r w:rsidR="000A6751">
        <w:rPr>
          <w:rFonts w:ascii="Times New Roman" w:hAnsi="Times New Roman" w:cs="Times New Roman"/>
          <w:sz w:val="24"/>
          <w:szCs w:val="24"/>
        </w:rPr>
        <w:t xml:space="preserve"> </w:t>
      </w:r>
      <w:r w:rsidR="00AC11A5">
        <w:rPr>
          <w:rFonts w:ascii="Times New Roman" w:hAnsi="Times New Roman" w:cs="Times New Roman"/>
          <w:sz w:val="24"/>
          <w:szCs w:val="24"/>
        </w:rPr>
        <w:t>between the bourgeois ruling class</w:t>
      </w:r>
      <w:r w:rsidR="00131881">
        <w:rPr>
          <w:rFonts w:ascii="Times New Roman" w:hAnsi="Times New Roman" w:cs="Times New Roman"/>
          <w:sz w:val="24"/>
          <w:szCs w:val="24"/>
        </w:rPr>
        <w:t xml:space="preserve"> and</w:t>
      </w:r>
      <w:r w:rsidR="00DD5A59">
        <w:rPr>
          <w:rFonts w:ascii="Times New Roman" w:hAnsi="Times New Roman" w:cs="Times New Roman"/>
          <w:sz w:val="24"/>
          <w:szCs w:val="24"/>
        </w:rPr>
        <w:t xml:space="preserve"> proletarian working class.</w:t>
      </w:r>
      <w:r w:rsidR="00607FC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68ACD9" w14:textId="77777777" w:rsidR="003D406F" w:rsidRPr="00E45646" w:rsidRDefault="006223CE" w:rsidP="00660DF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critical appraisal of </w:t>
      </w:r>
      <w:r w:rsidR="00A033E6">
        <w:rPr>
          <w:rFonts w:ascii="Times New Roman" w:hAnsi="Times New Roman" w:cs="Times New Roman"/>
          <w:sz w:val="24"/>
          <w:szCs w:val="24"/>
        </w:rPr>
        <w:t>the theory reveals it raises plausible concerns.</w:t>
      </w:r>
      <w:r w:rsidR="00CA71EF">
        <w:rPr>
          <w:rFonts w:ascii="Times New Roman" w:hAnsi="Times New Roman" w:cs="Times New Roman"/>
          <w:sz w:val="24"/>
          <w:szCs w:val="24"/>
        </w:rPr>
        <w:t xml:space="preserve"> A wide range of income disparities is an instance </w:t>
      </w:r>
      <w:r w:rsidR="00C57F4D">
        <w:rPr>
          <w:rFonts w:ascii="Times New Roman" w:hAnsi="Times New Roman" w:cs="Times New Roman"/>
          <w:sz w:val="24"/>
          <w:szCs w:val="24"/>
        </w:rPr>
        <w:t>of concentration</w:t>
      </w:r>
      <w:r w:rsidR="00635C7C">
        <w:rPr>
          <w:rFonts w:ascii="Times New Roman" w:hAnsi="Times New Roman" w:cs="Times New Roman"/>
          <w:sz w:val="24"/>
          <w:szCs w:val="24"/>
        </w:rPr>
        <w:t xml:space="preserve"> of power and wealth </w:t>
      </w:r>
      <w:r w:rsidR="007521BA">
        <w:rPr>
          <w:rFonts w:ascii="Times New Roman" w:hAnsi="Times New Roman" w:cs="Times New Roman"/>
          <w:sz w:val="24"/>
          <w:szCs w:val="24"/>
        </w:rPr>
        <w:t xml:space="preserve">by masses. The working </w:t>
      </w:r>
      <w:r w:rsidR="00D44DC6">
        <w:rPr>
          <w:rFonts w:ascii="Times New Roman" w:hAnsi="Times New Roman" w:cs="Times New Roman"/>
          <w:sz w:val="24"/>
          <w:szCs w:val="24"/>
        </w:rPr>
        <w:t>class</w:t>
      </w:r>
      <w:r w:rsidR="007521BA">
        <w:rPr>
          <w:rFonts w:ascii="Times New Roman" w:hAnsi="Times New Roman" w:cs="Times New Roman"/>
          <w:sz w:val="24"/>
          <w:szCs w:val="24"/>
        </w:rPr>
        <w:t xml:space="preserve"> is suppressed </w:t>
      </w:r>
      <w:r w:rsidR="00D44DC6">
        <w:rPr>
          <w:rFonts w:ascii="Times New Roman" w:hAnsi="Times New Roman" w:cs="Times New Roman"/>
          <w:sz w:val="24"/>
          <w:szCs w:val="24"/>
        </w:rPr>
        <w:t>and forced to fac</w:t>
      </w:r>
      <w:r w:rsidR="00E240CD">
        <w:rPr>
          <w:rFonts w:ascii="Times New Roman" w:hAnsi="Times New Roman" w:cs="Times New Roman"/>
          <w:sz w:val="24"/>
          <w:szCs w:val="24"/>
        </w:rPr>
        <w:t>e poverty</w:t>
      </w:r>
      <w:r w:rsidR="006027E3">
        <w:rPr>
          <w:rFonts w:ascii="Times New Roman" w:hAnsi="Times New Roman" w:cs="Times New Roman"/>
          <w:sz w:val="24"/>
          <w:szCs w:val="24"/>
        </w:rPr>
        <w:t xml:space="preserve"> because of the </w:t>
      </w:r>
      <w:r w:rsidR="00D44DC6">
        <w:rPr>
          <w:rFonts w:ascii="Times New Roman" w:hAnsi="Times New Roman" w:cs="Times New Roman"/>
          <w:sz w:val="24"/>
          <w:szCs w:val="24"/>
        </w:rPr>
        <w:t>lack</w:t>
      </w:r>
      <w:r w:rsidR="006027E3">
        <w:rPr>
          <w:rFonts w:ascii="Times New Roman" w:hAnsi="Times New Roman" w:cs="Times New Roman"/>
          <w:sz w:val="24"/>
          <w:szCs w:val="24"/>
        </w:rPr>
        <w:t xml:space="preserve"> of </w:t>
      </w:r>
      <w:r w:rsidR="00D44DC6">
        <w:rPr>
          <w:rFonts w:ascii="Times New Roman" w:hAnsi="Times New Roman" w:cs="Times New Roman"/>
          <w:sz w:val="24"/>
          <w:szCs w:val="24"/>
        </w:rPr>
        <w:t>resources</w:t>
      </w:r>
      <w:r w:rsidR="006027E3">
        <w:rPr>
          <w:rFonts w:ascii="Times New Roman" w:hAnsi="Times New Roman" w:cs="Times New Roman"/>
          <w:sz w:val="24"/>
          <w:szCs w:val="24"/>
        </w:rPr>
        <w:t>.</w:t>
      </w:r>
      <w:r w:rsidR="00D44DC6">
        <w:rPr>
          <w:rFonts w:ascii="Times New Roman" w:hAnsi="Times New Roman" w:cs="Times New Roman"/>
          <w:sz w:val="24"/>
          <w:szCs w:val="24"/>
        </w:rPr>
        <w:t xml:space="preserve"> </w:t>
      </w:r>
      <w:r w:rsidR="00572F66">
        <w:rPr>
          <w:rFonts w:ascii="Times New Roman" w:hAnsi="Times New Roman" w:cs="Times New Roman"/>
          <w:sz w:val="24"/>
          <w:szCs w:val="24"/>
        </w:rPr>
        <w:t xml:space="preserve">There </w:t>
      </w:r>
      <w:r w:rsidR="00660DF4">
        <w:rPr>
          <w:rFonts w:ascii="Times New Roman" w:hAnsi="Times New Roman" w:cs="Times New Roman"/>
          <w:sz w:val="24"/>
          <w:szCs w:val="24"/>
        </w:rPr>
        <w:t>exist</w:t>
      </w:r>
      <w:r w:rsidR="00572F66">
        <w:rPr>
          <w:rFonts w:ascii="Times New Roman" w:hAnsi="Times New Roman" w:cs="Times New Roman"/>
          <w:sz w:val="24"/>
          <w:szCs w:val="24"/>
        </w:rPr>
        <w:t xml:space="preserve"> two primary classes as the </w:t>
      </w:r>
      <w:r w:rsidR="00660DF4">
        <w:rPr>
          <w:rFonts w:ascii="Times New Roman" w:hAnsi="Times New Roman" w:cs="Times New Roman"/>
          <w:sz w:val="24"/>
          <w:szCs w:val="24"/>
        </w:rPr>
        <w:t>wealthy</w:t>
      </w:r>
      <w:r w:rsidR="00572F66">
        <w:rPr>
          <w:rFonts w:ascii="Times New Roman" w:hAnsi="Times New Roman" w:cs="Times New Roman"/>
          <w:sz w:val="24"/>
          <w:szCs w:val="24"/>
        </w:rPr>
        <w:t xml:space="preserve"> and poor.</w:t>
      </w:r>
      <w:r w:rsidR="00660DF4">
        <w:rPr>
          <w:rFonts w:ascii="Times New Roman" w:hAnsi="Times New Roman" w:cs="Times New Roman"/>
          <w:sz w:val="24"/>
          <w:szCs w:val="24"/>
        </w:rPr>
        <w:t xml:space="preserve"> Unless the menace of unequal distribution of wealth and </w:t>
      </w:r>
      <w:r w:rsidR="00660DF4">
        <w:rPr>
          <w:rFonts w:ascii="Times New Roman" w:hAnsi="Times New Roman" w:cs="Times New Roman"/>
          <w:sz w:val="24"/>
          <w:szCs w:val="24"/>
        </w:rPr>
        <w:lastRenderedPageBreak/>
        <w:t xml:space="preserve">resources is curbed, </w:t>
      </w:r>
      <w:r w:rsidR="00327A1F">
        <w:rPr>
          <w:rFonts w:ascii="Times New Roman" w:hAnsi="Times New Roman" w:cs="Times New Roman"/>
          <w:sz w:val="24"/>
          <w:szCs w:val="24"/>
        </w:rPr>
        <w:t>poverty will continue to wreak havo</w:t>
      </w:r>
      <w:r w:rsidR="008D36EF">
        <w:rPr>
          <w:rFonts w:ascii="Times New Roman" w:hAnsi="Times New Roman" w:cs="Times New Roman"/>
          <w:sz w:val="24"/>
          <w:szCs w:val="24"/>
        </w:rPr>
        <w:t xml:space="preserve">c and add to social evils in </w:t>
      </w:r>
      <w:r w:rsidR="003C3FEF">
        <w:rPr>
          <w:rFonts w:ascii="Times New Roman" w:hAnsi="Times New Roman" w:cs="Times New Roman"/>
          <w:sz w:val="24"/>
          <w:szCs w:val="24"/>
        </w:rPr>
        <w:t>society.</w:t>
      </w:r>
      <w:r w:rsidR="006A3401">
        <w:rPr>
          <w:rFonts w:ascii="Times New Roman" w:hAnsi="Times New Roman" w:cs="Times New Roman"/>
          <w:sz w:val="24"/>
          <w:szCs w:val="24"/>
        </w:rPr>
        <w:t xml:space="preserve"> The bottom line is poverty is solely the manifestation of </w:t>
      </w:r>
      <w:r w:rsidR="00517354">
        <w:rPr>
          <w:rFonts w:ascii="Times New Roman" w:hAnsi="Times New Roman" w:cs="Times New Roman"/>
          <w:sz w:val="24"/>
          <w:szCs w:val="24"/>
        </w:rPr>
        <w:t>in availability</w:t>
      </w:r>
      <w:r w:rsidR="006A3401">
        <w:rPr>
          <w:rFonts w:ascii="Times New Roman" w:hAnsi="Times New Roman" w:cs="Times New Roman"/>
          <w:sz w:val="24"/>
          <w:szCs w:val="24"/>
        </w:rPr>
        <w:t xml:space="preserve"> of resources, </w:t>
      </w:r>
      <w:r w:rsidR="00517354">
        <w:rPr>
          <w:rFonts w:ascii="Times New Roman" w:hAnsi="Times New Roman" w:cs="Times New Roman"/>
          <w:sz w:val="24"/>
          <w:szCs w:val="24"/>
        </w:rPr>
        <w:t>concentration</w:t>
      </w:r>
      <w:r w:rsidR="00331E70">
        <w:rPr>
          <w:rFonts w:ascii="Times New Roman" w:hAnsi="Times New Roman" w:cs="Times New Roman"/>
          <w:sz w:val="24"/>
          <w:szCs w:val="24"/>
        </w:rPr>
        <w:t xml:space="preserve"> </w:t>
      </w:r>
      <w:r w:rsidR="00517354">
        <w:rPr>
          <w:rFonts w:ascii="Times New Roman" w:hAnsi="Times New Roman" w:cs="Times New Roman"/>
          <w:sz w:val="24"/>
          <w:szCs w:val="24"/>
        </w:rPr>
        <w:t>of</w:t>
      </w:r>
      <w:r w:rsidR="00331E70">
        <w:rPr>
          <w:rFonts w:ascii="Times New Roman" w:hAnsi="Times New Roman" w:cs="Times New Roman"/>
          <w:sz w:val="24"/>
          <w:szCs w:val="24"/>
        </w:rPr>
        <w:t xml:space="preserve"> wealth by few</w:t>
      </w:r>
      <w:r w:rsidR="003C3F29">
        <w:rPr>
          <w:rFonts w:ascii="Times New Roman" w:hAnsi="Times New Roman" w:cs="Times New Roman"/>
          <w:sz w:val="24"/>
          <w:szCs w:val="24"/>
        </w:rPr>
        <w:t xml:space="preserve"> and</w:t>
      </w:r>
      <w:r w:rsidR="00E45646">
        <w:t xml:space="preserve"> </w:t>
      </w:r>
      <w:r w:rsidR="00E45646">
        <w:rPr>
          <w:rFonts w:ascii="Times New Roman" w:hAnsi="Times New Roman" w:cs="Times New Roman"/>
          <w:sz w:val="24"/>
          <w:szCs w:val="24"/>
        </w:rPr>
        <w:t>suppression of wealthy on deprived communities.</w:t>
      </w:r>
      <w:r w:rsidR="00691FF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8BBB4D4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54152B77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4B315736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3EEB8A6F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6D2A99AA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16560AB1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7DE4EC8F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525415FF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7EDCAEC6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7329EBA5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2A4213C0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43FC7B80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481AB3AB" w14:textId="77777777"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436B7C9D" w14:textId="77777777"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0D98768B" w14:textId="77777777" w:rsidR="00691FFD" w:rsidRDefault="00691FF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2D086E5E" w14:textId="77777777" w:rsidR="00691FFD" w:rsidRDefault="00691FF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377EC4A5" w14:textId="77777777" w:rsidR="00691FFD" w:rsidRDefault="00691FF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154AC623" w14:textId="77777777" w:rsidR="00691FFD" w:rsidRDefault="00691FF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709FD82C" w14:textId="77777777" w:rsidR="00691FFD" w:rsidRDefault="00691FF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3F34F750" w14:textId="77777777" w:rsidR="00691FFD" w:rsidRDefault="00691FF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6E007E1E" w14:textId="77777777" w:rsidR="00691FFD" w:rsidRDefault="00691FF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23F33EBC" w14:textId="77777777" w:rsidR="004B59D5" w:rsidRDefault="00691FFD" w:rsidP="00691FFD">
      <w:pPr>
        <w:spacing w:after="0" w:line="480" w:lineRule="auto"/>
        <w:ind w:left="216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</w:t>
      </w:r>
      <w:r w:rsidR="004B59D5">
        <w:rPr>
          <w:rFonts w:ascii="Times New Roman" w:hAnsi="Times New Roman" w:cs="Times New Roman"/>
          <w:sz w:val="24"/>
          <w:szCs w:val="24"/>
        </w:rPr>
        <w:t>Works Cited</w:t>
      </w:r>
    </w:p>
    <w:p w14:paraId="45BA7342" w14:textId="77777777" w:rsidR="00691FFD" w:rsidRPr="00691FFD" w:rsidRDefault="00691FFD" w:rsidP="00691FFD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91FFD">
        <w:rPr>
          <w:rFonts w:ascii="Times New Roman" w:hAnsi="Times New Roman" w:cs="Times New Roman"/>
          <w:sz w:val="24"/>
        </w:rPr>
        <w:t xml:space="preserve">Project, Borgen. “Impact of Poverty on the Society.” </w:t>
      </w:r>
      <w:r w:rsidRPr="00691FFD">
        <w:rPr>
          <w:rFonts w:ascii="Times New Roman" w:hAnsi="Times New Roman" w:cs="Times New Roman"/>
          <w:i/>
          <w:iCs/>
          <w:sz w:val="24"/>
        </w:rPr>
        <w:t>The Borgen Project</w:t>
      </w:r>
      <w:r w:rsidRPr="00691FFD">
        <w:rPr>
          <w:rFonts w:ascii="Times New Roman" w:hAnsi="Times New Roman" w:cs="Times New Roman"/>
          <w:sz w:val="24"/>
        </w:rPr>
        <w:t>, 3 Aug. 2016, https://borgenproject.org/how-poverty-effects-society-children-and-violence/.</w:t>
      </w:r>
    </w:p>
    <w:p w14:paraId="1CE49753" w14:textId="77777777" w:rsidR="00691FFD" w:rsidRPr="00691FFD" w:rsidRDefault="00691FFD" w:rsidP="00691FFD">
      <w:pPr>
        <w:pStyle w:val="Bibliography"/>
        <w:rPr>
          <w:rFonts w:ascii="Times New Roman" w:hAnsi="Times New Roman" w:cs="Times New Roman"/>
          <w:sz w:val="24"/>
        </w:rPr>
      </w:pPr>
      <w:r w:rsidRPr="00691FFD">
        <w:rPr>
          <w:rFonts w:ascii="Times New Roman" w:hAnsi="Times New Roman" w:cs="Times New Roman"/>
          <w:i/>
          <w:iCs/>
          <w:sz w:val="24"/>
        </w:rPr>
        <w:t>SPENT</w:t>
      </w:r>
      <w:r w:rsidRPr="00691FFD">
        <w:rPr>
          <w:rFonts w:ascii="Times New Roman" w:hAnsi="Times New Roman" w:cs="Times New Roman"/>
          <w:sz w:val="24"/>
        </w:rPr>
        <w:t>. http://playspent.org/flash/Share.php. Accessed 11 June 2019.</w:t>
      </w:r>
    </w:p>
    <w:p w14:paraId="088E17A8" w14:textId="77777777" w:rsidR="004B59D5" w:rsidRPr="00A8393A" w:rsidRDefault="00691FFD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EA47306" w14:textId="77777777" w:rsidR="004A31CA" w:rsidRDefault="004A31CA" w:rsidP="00A8393A">
      <w:pPr>
        <w:spacing w:after="0" w:line="240" w:lineRule="auto"/>
      </w:pPr>
      <w:r>
        <w:separator/>
      </w:r>
    </w:p>
  </w:endnote>
  <w:endnote w:type="continuationSeparator" w:id="0">
    <w:p w14:paraId="00240A63" w14:textId="77777777" w:rsidR="004A31CA" w:rsidRDefault="004A31CA" w:rsidP="00A839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B725043" w14:textId="77777777" w:rsidR="004A31CA" w:rsidRDefault="004A31CA" w:rsidP="00A8393A">
      <w:pPr>
        <w:spacing w:after="0" w:line="240" w:lineRule="auto"/>
      </w:pPr>
      <w:r>
        <w:separator/>
      </w:r>
    </w:p>
  </w:footnote>
  <w:footnote w:type="continuationSeparator" w:id="0">
    <w:p w14:paraId="3E9F45BF" w14:textId="77777777" w:rsidR="004A31CA" w:rsidRDefault="004A31CA" w:rsidP="00A839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45971F8" w14:textId="77777777" w:rsidR="00A8393A" w:rsidRPr="00A8393A" w:rsidRDefault="003D406F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="00A8393A"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8393A"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D3AE6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393A"/>
    <w:rsid w:val="00000A7E"/>
    <w:rsid w:val="00004668"/>
    <w:rsid w:val="00005F2B"/>
    <w:rsid w:val="0002749C"/>
    <w:rsid w:val="00057366"/>
    <w:rsid w:val="0006067B"/>
    <w:rsid w:val="00091270"/>
    <w:rsid w:val="000A2BE5"/>
    <w:rsid w:val="000A44FE"/>
    <w:rsid w:val="000A6751"/>
    <w:rsid w:val="000B7FB2"/>
    <w:rsid w:val="000C7F3B"/>
    <w:rsid w:val="000E132D"/>
    <w:rsid w:val="000E2743"/>
    <w:rsid w:val="000E74A6"/>
    <w:rsid w:val="00101D33"/>
    <w:rsid w:val="00121F72"/>
    <w:rsid w:val="001274F8"/>
    <w:rsid w:val="00131881"/>
    <w:rsid w:val="00160145"/>
    <w:rsid w:val="001A3079"/>
    <w:rsid w:val="001A3700"/>
    <w:rsid w:val="001C224F"/>
    <w:rsid w:val="001D75DC"/>
    <w:rsid w:val="002128DC"/>
    <w:rsid w:val="0021678C"/>
    <w:rsid w:val="00217693"/>
    <w:rsid w:val="0022215D"/>
    <w:rsid w:val="002324B1"/>
    <w:rsid w:val="0023333D"/>
    <w:rsid w:val="00241B78"/>
    <w:rsid w:val="0027162B"/>
    <w:rsid w:val="002740FD"/>
    <w:rsid w:val="00282465"/>
    <w:rsid w:val="00287C80"/>
    <w:rsid w:val="002904F1"/>
    <w:rsid w:val="00292521"/>
    <w:rsid w:val="002971C2"/>
    <w:rsid w:val="002A6446"/>
    <w:rsid w:val="002B18B3"/>
    <w:rsid w:val="002C4C8A"/>
    <w:rsid w:val="002C5925"/>
    <w:rsid w:val="002D3AE6"/>
    <w:rsid w:val="002D65CE"/>
    <w:rsid w:val="00327A1F"/>
    <w:rsid w:val="00331E70"/>
    <w:rsid w:val="003A254E"/>
    <w:rsid w:val="003A32AF"/>
    <w:rsid w:val="003B1E10"/>
    <w:rsid w:val="003C29CE"/>
    <w:rsid w:val="003C3F29"/>
    <w:rsid w:val="003C3FEF"/>
    <w:rsid w:val="003D2B4C"/>
    <w:rsid w:val="003D406F"/>
    <w:rsid w:val="003F1BB3"/>
    <w:rsid w:val="00406C2D"/>
    <w:rsid w:val="00416670"/>
    <w:rsid w:val="004614B7"/>
    <w:rsid w:val="00462602"/>
    <w:rsid w:val="00471EA4"/>
    <w:rsid w:val="0049193F"/>
    <w:rsid w:val="004A30CE"/>
    <w:rsid w:val="004A31CA"/>
    <w:rsid w:val="004B530D"/>
    <w:rsid w:val="004B59D5"/>
    <w:rsid w:val="004E189E"/>
    <w:rsid w:val="00517354"/>
    <w:rsid w:val="00572F66"/>
    <w:rsid w:val="00576E1C"/>
    <w:rsid w:val="005B6A06"/>
    <w:rsid w:val="005C75F1"/>
    <w:rsid w:val="005F06FE"/>
    <w:rsid w:val="006027E3"/>
    <w:rsid w:val="00607FCC"/>
    <w:rsid w:val="006223CE"/>
    <w:rsid w:val="006224AD"/>
    <w:rsid w:val="00624516"/>
    <w:rsid w:val="00635C7C"/>
    <w:rsid w:val="00654B0B"/>
    <w:rsid w:val="00660DF4"/>
    <w:rsid w:val="00691FFD"/>
    <w:rsid w:val="00694932"/>
    <w:rsid w:val="00695C99"/>
    <w:rsid w:val="006A189A"/>
    <w:rsid w:val="006A3401"/>
    <w:rsid w:val="006A761E"/>
    <w:rsid w:val="006B2170"/>
    <w:rsid w:val="006D3DF5"/>
    <w:rsid w:val="006D6792"/>
    <w:rsid w:val="00712D73"/>
    <w:rsid w:val="007521BA"/>
    <w:rsid w:val="007605AD"/>
    <w:rsid w:val="00763092"/>
    <w:rsid w:val="00772511"/>
    <w:rsid w:val="00775832"/>
    <w:rsid w:val="007A6ABE"/>
    <w:rsid w:val="007F13F0"/>
    <w:rsid w:val="00805F7D"/>
    <w:rsid w:val="00810272"/>
    <w:rsid w:val="00814151"/>
    <w:rsid w:val="00821F70"/>
    <w:rsid w:val="00872236"/>
    <w:rsid w:val="008D36EF"/>
    <w:rsid w:val="008D57EA"/>
    <w:rsid w:val="008F26EE"/>
    <w:rsid w:val="008F3AAF"/>
    <w:rsid w:val="008F7EAD"/>
    <w:rsid w:val="00906A83"/>
    <w:rsid w:val="00936246"/>
    <w:rsid w:val="00957B3F"/>
    <w:rsid w:val="009A1AE9"/>
    <w:rsid w:val="009B3F91"/>
    <w:rsid w:val="009D2EBA"/>
    <w:rsid w:val="00A033E6"/>
    <w:rsid w:val="00A13A23"/>
    <w:rsid w:val="00A242E5"/>
    <w:rsid w:val="00A31342"/>
    <w:rsid w:val="00A454F6"/>
    <w:rsid w:val="00A5191D"/>
    <w:rsid w:val="00A736A1"/>
    <w:rsid w:val="00A8393A"/>
    <w:rsid w:val="00AA60AE"/>
    <w:rsid w:val="00AB06F9"/>
    <w:rsid w:val="00AC11A5"/>
    <w:rsid w:val="00AE0F0E"/>
    <w:rsid w:val="00B223E4"/>
    <w:rsid w:val="00B334DF"/>
    <w:rsid w:val="00B37643"/>
    <w:rsid w:val="00B40FBC"/>
    <w:rsid w:val="00B54C32"/>
    <w:rsid w:val="00B662F1"/>
    <w:rsid w:val="00B72274"/>
    <w:rsid w:val="00BA4CC8"/>
    <w:rsid w:val="00BD2C2D"/>
    <w:rsid w:val="00BE54AA"/>
    <w:rsid w:val="00BF0583"/>
    <w:rsid w:val="00BF7C30"/>
    <w:rsid w:val="00C15CFA"/>
    <w:rsid w:val="00C33769"/>
    <w:rsid w:val="00C44232"/>
    <w:rsid w:val="00C5391F"/>
    <w:rsid w:val="00C57F4D"/>
    <w:rsid w:val="00C6180D"/>
    <w:rsid w:val="00C74F5F"/>
    <w:rsid w:val="00C81D7E"/>
    <w:rsid w:val="00CA57FF"/>
    <w:rsid w:val="00CA71EF"/>
    <w:rsid w:val="00CB2F72"/>
    <w:rsid w:val="00CB5328"/>
    <w:rsid w:val="00CD3396"/>
    <w:rsid w:val="00CE2328"/>
    <w:rsid w:val="00D16C54"/>
    <w:rsid w:val="00D23149"/>
    <w:rsid w:val="00D34E08"/>
    <w:rsid w:val="00D4304E"/>
    <w:rsid w:val="00D44DC6"/>
    <w:rsid w:val="00D71C8E"/>
    <w:rsid w:val="00D73CE9"/>
    <w:rsid w:val="00D84B40"/>
    <w:rsid w:val="00D93170"/>
    <w:rsid w:val="00DB6E19"/>
    <w:rsid w:val="00DD0722"/>
    <w:rsid w:val="00DD5A59"/>
    <w:rsid w:val="00DE7443"/>
    <w:rsid w:val="00E07766"/>
    <w:rsid w:val="00E2271E"/>
    <w:rsid w:val="00E240CD"/>
    <w:rsid w:val="00E45646"/>
    <w:rsid w:val="00E606F7"/>
    <w:rsid w:val="00E732AD"/>
    <w:rsid w:val="00EB2204"/>
    <w:rsid w:val="00EB4165"/>
    <w:rsid w:val="00EC693C"/>
    <w:rsid w:val="00EF362B"/>
    <w:rsid w:val="00EF5DC1"/>
    <w:rsid w:val="00EF74C6"/>
    <w:rsid w:val="00EF795B"/>
    <w:rsid w:val="00F000B9"/>
    <w:rsid w:val="00F161D0"/>
    <w:rsid w:val="00F21753"/>
    <w:rsid w:val="00F65B22"/>
    <w:rsid w:val="00F660F8"/>
    <w:rsid w:val="00FD4D33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2CF593"/>
  <w15:docId w15:val="{86F33B19-E2B4-4FEB-BC52-D6B08539B5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691FFD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1381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414850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036779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982032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165923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257359">
          <w:marLeft w:val="0"/>
          <w:marRight w:val="0"/>
          <w:marTop w:val="19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38</Words>
  <Characters>4779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lly Meador</dc:creator>
  <cp:lastModifiedBy>RMAR</cp:lastModifiedBy>
  <cp:revision>2</cp:revision>
  <dcterms:created xsi:type="dcterms:W3CDTF">2019-06-11T08:44:00Z</dcterms:created>
  <dcterms:modified xsi:type="dcterms:W3CDTF">2019-06-11T08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dA4aJYJp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